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66EDE445"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EMG), needle EMG in resting state. However, it is not well elucidated whether deep learning can be applied to reading the n</w:t>
      </w:r>
      <w:r w:rsidR="0066629A">
        <w:rPr>
          <w:rFonts w:ascii="Times New Roman" w:hAnsi="Times New Roman" w:cs="Times New Roman"/>
          <w:sz w:val="22"/>
        </w:rPr>
        <w:t xml:space="preserve">eedle </w:t>
      </w:r>
      <w:r>
        <w:rPr>
          <w:rFonts w:ascii="Times New Roman" w:hAnsi="Times New Roman" w:cs="Times New Roman"/>
          <w:sz w:val="22"/>
        </w:rPr>
        <w:t>EMG in contraction state</w:t>
      </w:r>
      <w:r w:rsidR="005B175E">
        <w:rPr>
          <w:rFonts w:ascii="Times New Roman" w:hAnsi="Times New Roman" w:cs="Times New Roman"/>
          <w:sz w:val="22"/>
        </w:rPr>
        <w:t>, which plays more important role in differentiating among myopathy, neuropathy, and normal</w:t>
      </w:r>
      <w:bookmarkStart w:id="0" w:name="_GoBack"/>
      <w:bookmarkEnd w:id="0"/>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be </w:t>
      </w:r>
      <w:r w:rsidR="007D156F">
        <w:rPr>
          <w:rFonts w:ascii="Times New Roman" w:hAnsi="Times New Roman" w:cs="Times New Roman"/>
          <w:sz w:val="22"/>
        </w:rPr>
        <w:t>implemented</w:t>
      </w:r>
      <w:r w:rsidR="002D5026">
        <w:rPr>
          <w:rFonts w:ascii="Times New Roman" w:hAnsi="Times New Roman" w:cs="Times New Roman"/>
          <w:sz w:val="22"/>
        </w:rPr>
        <w:t xml:space="preserve"> to electrodiagnosis of needle electromyography.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0E6F0717"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n</w:t>
      </w:r>
      <w:r w:rsidR="00186E7A">
        <w:rPr>
          <w:rFonts w:ascii="Times New Roman" w:hAnsi="Times New Roman" w:cs="Times New Roman"/>
          <w:sz w:val="22"/>
        </w:rPr>
        <w:t xml:space="preserve">eedle </w:t>
      </w:r>
      <w:r>
        <w:rPr>
          <w:rFonts w:ascii="Times New Roman" w:hAnsi="Times New Roman" w:cs="Times New Roman"/>
          <w:sz w:val="22"/>
        </w:rPr>
        <w:t xml:space="preserve">EMG </w:t>
      </w:r>
      <w:r w:rsidR="00186E7A">
        <w:rPr>
          <w:rFonts w:ascii="Times New Roman" w:hAnsi="Times New Roman" w:cs="Times New Roman"/>
          <w:sz w:val="22"/>
        </w:rPr>
        <w:t>data (58 patients; 383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27CEA1C4"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CC332F">
        <w:rPr>
          <w:rFonts w:ascii="Times New Roman" w:hAnsi="Times New Roman" w:cs="Times New Roman"/>
          <w:sz w:val="22"/>
        </w:rPr>
        <w:t>thos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5B6EAA9" w:rsidR="00AD4F7B" w:rsidRDefault="00275D44" w:rsidP="00EE49C7">
      <w:pPr>
        <w:spacing w:line="480" w:lineRule="auto"/>
        <w:rPr>
          <w:rFonts w:ascii="Times New Roman" w:hAnsi="Times New Roman" w:cs="Times New Roman"/>
          <w:sz w:val="22"/>
        </w:rPr>
      </w:pPr>
      <w:r>
        <w:rPr>
          <w:rFonts w:ascii="Times New Roman" w:hAnsi="Times New Roman" w:cs="Times New Roman"/>
          <w:sz w:val="22"/>
        </w:rPr>
        <w:t>O</w:t>
      </w:r>
      <w:r>
        <w:rPr>
          <w:rFonts w:ascii="Times New Roman" w:hAnsi="Times New Roman" w:cs="Times New Roman" w:hint="eastAsia"/>
          <w:sz w:val="22"/>
        </w:rPr>
        <w:t xml:space="preserve">ur </w:t>
      </w:r>
      <w:r>
        <w:rPr>
          <w:rFonts w:ascii="Times New Roman" w:hAnsi="Times New Roman" w:cs="Times New Roman"/>
          <w:sz w:val="22"/>
        </w:rPr>
        <w:t xml:space="preserve">CNN algorithm showed better performance than physicians. In future, CNN algorithm can perform electrophysiologic diagnosis instead of physician or support decision making of physicians.  </w:t>
      </w:r>
    </w:p>
    <w:p w14:paraId="0B6AA78E" w14:textId="77777777" w:rsidR="008F2360" w:rsidRDefault="008F2360" w:rsidP="008F2360">
      <w:pPr>
        <w:wordWrap/>
        <w:spacing w:line="480" w:lineRule="auto"/>
        <w:rPr>
          <w:rFonts w:ascii="Times New Roman" w:hAnsi="Times New Roman" w:cs="Times New Roman"/>
          <w:sz w:val="24"/>
          <w:szCs w:val="24"/>
        </w:rPr>
      </w:pPr>
    </w:p>
    <w:p w14:paraId="17076197" w14:textId="2C60AA1C" w:rsidR="00005CA5" w:rsidRPr="00403721" w:rsidRDefault="008F2360" w:rsidP="00F30AE8">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124818">
        <w:rPr>
          <w:rFonts w:ascii="Times New Roman" w:hAnsi="Times New Roman" w:cs="Times New Roman"/>
          <w:sz w:val="24"/>
          <w:szCs w:val="24"/>
        </w:rPr>
        <w:t>Neuromuscular diseases</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25F0682E"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 xml:space="preserve">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100F044D" w:rsidR="005926D3" w:rsidRDefault="008F431B" w:rsidP="008F431B">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The nEMG </w:t>
      </w:r>
      <w:r w:rsidRPr="00403721">
        <w:rPr>
          <w:rFonts w:ascii="Times New Roman" w:hAnsi="Times New Roman" w:cs="Times New Roman"/>
          <w:sz w:val="22"/>
        </w:rPr>
        <w:t xml:space="preserve">numerical </w:t>
      </w:r>
      <w:r>
        <w:rPr>
          <w:rFonts w:ascii="Times New Roman" w:hAnsi="Times New Roman" w:cs="Times New Roman"/>
          <w:sz w:val="22"/>
        </w:rPr>
        <w:t>data were extracted from EMG machine a</w:t>
      </w:r>
      <w:r w:rsidR="006A3F79">
        <w:rPr>
          <w:rFonts w:ascii="Times New Roman" w:hAnsi="Times New Roman" w:cs="Times New Roman"/>
          <w:sz w:val="22"/>
        </w:rPr>
        <w:t>fter certified neurologist and rehabilitation medicine doctor reviewed and confirme</w:t>
      </w:r>
      <w:r>
        <w:rPr>
          <w:rFonts w:ascii="Times New Roman" w:hAnsi="Times New Roman" w:cs="Times New Roman"/>
          <w:sz w:val="22"/>
        </w:rPr>
        <w:t>d the diagnosis of all subjects.</w:t>
      </w:r>
      <w:r w:rsidR="00F179C5">
        <w:rPr>
          <w:rFonts w:ascii="Times New Roman" w:hAnsi="Times New Roman" w:cs="Times New Roman"/>
          <w:sz w:val="22"/>
        </w:rPr>
        <w:t xml:space="preserve">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8F431B">
      <w:pPr>
        <w:spacing w:line="480" w:lineRule="auto"/>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8F431B">
      <w:pPr>
        <w:spacing w:line="480" w:lineRule="auto"/>
        <w:ind w:leftChars="50" w:left="10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06431426" w:rsidR="00A71276" w:rsidRDefault="00F95A46"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56689AAB" w14:textId="2BE51FC1" w:rsidR="00000F87" w:rsidRDefault="00C14D32" w:rsidP="008F431B">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FFFEEA8" wp14:editId="19D4504A">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2B97B6F1" w14:textId="45C71043" w:rsidR="00000F87" w:rsidRDefault="00000F87" w:rsidP="008F431B">
      <w:pPr>
        <w:spacing w:line="480" w:lineRule="auto"/>
        <w:ind w:leftChars="50" w:left="100"/>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 Structure of current CNN algorithm. </w:t>
      </w:r>
      <w:r w:rsidR="00493200">
        <w:rPr>
          <w:rFonts w:ascii="Times New Roman" w:hAnsi="Times New Roman" w:cs="Times New Roman"/>
          <w:sz w:val="22"/>
        </w:rPr>
        <w:t xml:space="preserve">7 spatial reduction blocks and 5 residual blocks with 1 </w:t>
      </w:r>
      <w:r w:rsidR="00493200">
        <w:rPr>
          <w:rFonts w:ascii="Times New Roman" w:hAnsi="Times New Roman" w:cs="Times New Roman"/>
          <w:sz w:val="22"/>
        </w:rPr>
        <w:lastRenderedPageBreak/>
        <w:t>and 2 convolutional layers, respectively</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B5238F"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65C37345" w:rsidR="00075B5F" w:rsidRPr="00403721" w:rsidRDefault="00075B5F" w:rsidP="00597DDF">
      <w:pPr>
        <w:spacing w:line="480" w:lineRule="auto"/>
        <w:jc w:val="left"/>
        <w:rPr>
          <w:rFonts w:ascii="Times New Roman" w:hAnsi="Times New Roman" w:cs="Times New Roman"/>
          <w:sz w:val="22"/>
        </w:rPr>
      </w:pPr>
      <w:r w:rsidRPr="00403721">
        <w:rPr>
          <w:rFonts w:ascii="Times New Roman" w:hAnsi="Times New Roman" w:cs="Times New Roman"/>
          <w:sz w:val="22"/>
        </w:rPr>
        <w:t>The prediction results of muscle and s</w:t>
      </w:r>
      <w:r w:rsidR="00B25A67">
        <w:rPr>
          <w:rFonts w:ascii="Times New Roman" w:hAnsi="Times New Roman" w:cs="Times New Roman"/>
          <w:sz w:val="22"/>
        </w:rPr>
        <w:t>ubject classification by CNN algorithm</w:t>
      </w:r>
      <w:r w:rsidRPr="00403721">
        <w:rPr>
          <w:rFonts w:ascii="Times New Roman" w:hAnsi="Times New Roman" w:cs="Times New Roman"/>
          <w:sz w:val="22"/>
        </w:rPr>
        <w:t xml:space="preserve">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respectively. The inter-rater reliabilities for classifying each muscle nEMG and subject nEMG between physicians were 0.258 and 0.260 expressed in Fleiss κ; the inter-rater reliability between physicians and</w:t>
      </w:r>
      <w:r w:rsidR="00B25A67">
        <w:rPr>
          <w:rFonts w:ascii="Times New Roman" w:hAnsi="Times New Roman" w:cs="Times New Roman"/>
          <w:sz w:val="22"/>
        </w:rPr>
        <w:t xml:space="preserve"> CNN algorithm</w:t>
      </w:r>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35554F13"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C598C07"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2CA8C885"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5ED793EC"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701A8E">
              <w:rPr>
                <w:rFonts w:ascii="Times New Roman" w:hAnsi="Times New Roman" w:cs="Times New Roman" w:hint="eastAsia"/>
                <w:sz w:val="16"/>
              </w:rPr>
              <w:t>820</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1B3F1A51"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008A2F04">
        <w:rPr>
          <w:rFonts w:ascii="Times New Roman" w:hAnsi="Times New Roman" w:cs="Times New Roman"/>
          <w:sz w:val="22"/>
        </w:rPr>
        <w:t xml:space="preserve"> (weighted average result)</w:t>
      </w:r>
      <w:r w:rsidRPr="00403721">
        <w:rPr>
          <w:rFonts w:ascii="Times New Roman" w:hAnsi="Times New Roman" w:cs="Times New Roman"/>
          <w:sz w:val="22"/>
        </w:rPr>
        <w:t xml:space="preserve">. Result was shown with </w:t>
      </w:r>
      <w:r w:rsidR="00F53E34">
        <w:rPr>
          <w:rFonts w:ascii="Times New Roman" w:hAnsi="Times New Roman" w:cs="Times New Roman"/>
          <w:sz w:val="22"/>
        </w:rPr>
        <w:t xml:space="preserve">accuract, </w:t>
      </w:r>
      <w:r w:rsidRPr="00403721">
        <w:rPr>
          <w:rFonts w:ascii="Times New Roman" w:hAnsi="Times New Roman" w:cs="Times New Roman"/>
          <w:sz w:val="22"/>
        </w:rPr>
        <w:t>sensitivity, specificity,</w:t>
      </w:r>
      <w:r w:rsidR="00F53E34">
        <w:rPr>
          <w:rFonts w:ascii="Times New Roman" w:hAnsi="Times New Roman" w:cs="Times New Roman"/>
          <w:sz w:val="22"/>
        </w:rPr>
        <w:t xml:space="preserve"> positive predictive value (PPV, precision), F1 score and</w:t>
      </w:r>
      <w:r w:rsidRPr="00403721">
        <w:rPr>
          <w:rFonts w:ascii="Times New Roman" w:hAnsi="Times New Roman" w:cs="Times New Roman"/>
          <w:sz w:val="22"/>
        </w:rPr>
        <w:t xml:space="preserve"> inter-rater reliability.</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4435D4B2"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761E44">
        <w:rPr>
          <w:rFonts w:ascii="Times New Roman" w:hAnsi="Times New Roman" w:cs="Times New Roman"/>
          <w:sz w:val="22"/>
        </w:rPr>
        <w:t>CNN algorithm’s</w:t>
      </w:r>
      <w:r w:rsidRPr="00403721">
        <w:rPr>
          <w:rFonts w:ascii="Times New Roman" w:hAnsi="Times New Roman" w:cs="Times New Roman"/>
          <w:sz w:val="22"/>
        </w:rPr>
        <w:t xml:space="preserve">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597DDF">
      <w:pPr>
        <w:spacing w:line="480" w:lineRule="auto"/>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597DDF">
      <w:pPr>
        <w:spacing w:line="480" w:lineRule="auto"/>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5891A921" w:rsidR="00377A28" w:rsidRPr="00403721" w:rsidRDefault="008F0EBF" w:rsidP="00B769F0">
      <w:pPr>
        <w:spacing w:line="480" w:lineRule="auto"/>
        <w:rPr>
          <w:rFonts w:ascii="Times New Roman" w:hAnsi="Times New Roman" w:cs="Times New Roman"/>
          <w:sz w:val="22"/>
        </w:rPr>
      </w:pPr>
      <w:r w:rsidRPr="008F0EBF">
        <w:rPr>
          <w:rFonts w:ascii="Times New Roman" w:hAnsi="Times New Roman" w:cs="Times New Roman"/>
          <w:sz w:val="22"/>
          <w:highlight w:val="yellow"/>
        </w:rPr>
        <w:t>P</w:t>
      </w:r>
      <w:r w:rsidRPr="008F0EBF">
        <w:rPr>
          <w:rFonts w:ascii="Times New Roman" w:hAnsi="Times New Roman" w:cs="Times New Roman" w:hint="eastAsia"/>
          <w:sz w:val="22"/>
          <w:highlight w:val="yellow"/>
        </w:rPr>
        <w:t>roximal,</w:t>
      </w:r>
      <w:r w:rsidRPr="008F0EBF">
        <w:rPr>
          <w:rFonts w:ascii="Times New Roman" w:hAnsi="Times New Roman" w:cs="Times New Roman"/>
          <w:sz w:val="22"/>
          <w:highlight w:val="yellow"/>
        </w:rPr>
        <w:t xml:space="preserve"> distal</w:t>
      </w:r>
      <w:r w:rsidRPr="008F0EBF">
        <w:rPr>
          <w:rFonts w:ascii="Times New Roman" w:hAnsi="Times New Roman" w:cs="Times New Roman" w:hint="eastAsia"/>
          <w:sz w:val="22"/>
          <w:highlight w:val="yellow"/>
        </w:rPr>
        <w:t>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보가</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있는것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없는것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확도</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차이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비교한</w:t>
      </w:r>
      <w:r w:rsidRPr="008F0EBF">
        <w:rPr>
          <w:rFonts w:ascii="Times New Roman" w:hAnsi="Times New Roman" w:cs="Times New Roman" w:hint="eastAsia"/>
          <w:sz w:val="22"/>
          <w:highlight w:val="yellow"/>
        </w:rPr>
        <w:t xml:space="preserve"> </w:t>
      </w:r>
      <w:r w:rsidRPr="008F0EBF">
        <w:rPr>
          <w:rFonts w:ascii="Times New Roman" w:hAnsi="Times New Roman" w:cs="Times New Roman"/>
          <w:sz w:val="22"/>
          <w:highlight w:val="yellow"/>
        </w:rPr>
        <w:t>table. S1 table.</w:t>
      </w:r>
    </w:p>
    <w:p w14:paraId="72C3F973" w14:textId="72BF4621" w:rsidR="009662BE" w:rsidRPr="00403721" w:rsidRDefault="00F4475B" w:rsidP="00597DDF">
      <w:pPr>
        <w:spacing w:line="480" w:lineRule="auto"/>
        <w:jc w:val="left"/>
        <w:rPr>
          <w:rFonts w:ascii="Times New Roman" w:hAnsi="Times New Roman" w:cs="Times New Roman"/>
          <w:sz w:val="22"/>
        </w:rPr>
      </w:pPr>
      <w:r w:rsidRPr="00403721">
        <w:rPr>
          <w:rFonts w:ascii="Times New Roman" w:hAnsi="Times New Roman" w:cs="Times New Roman"/>
          <w:sz w:val="22"/>
        </w:rPr>
        <w:t>Based on the results of training through</w:t>
      </w:r>
      <w:r w:rsidR="00202B1B">
        <w:rPr>
          <w:rFonts w:ascii="Times New Roman" w:hAnsi="Times New Roman" w:cs="Times New Roman"/>
          <w:sz w:val="22"/>
        </w:rPr>
        <w:t xml:space="preserve"> CNN algorithm</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 xml:space="preserve">The </w:t>
      </w:r>
      <w:r w:rsidR="00CE52BD" w:rsidRPr="00403721">
        <w:rPr>
          <w:rFonts w:ascii="Times New Roman" w:hAnsi="Times New Roman" w:cs="Times New Roman"/>
          <w:sz w:val="22"/>
        </w:rPr>
        <w:lastRenderedPageBreak/>
        <w:t>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5DC4AA1E"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myopathy, neuropathy, and normal based on</w:t>
      </w:r>
      <w:r w:rsidR="00702D8E">
        <w:rPr>
          <w:rFonts w:ascii="Times New Roman" w:hAnsi="Times New Roman" w:cs="Times New Roman"/>
          <w:sz w:val="22"/>
          <w:highlight w:val="yellow"/>
        </w:rPr>
        <w:t xml:space="preserve"> CNN algorithm</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06C6A281"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waveform based on learned features by</w:t>
      </w:r>
      <w:r w:rsidR="00702D8E">
        <w:rPr>
          <w:rFonts w:ascii="Times New Roman" w:hAnsi="Times New Roman" w:cs="Times New Roman"/>
          <w:sz w:val="22"/>
        </w:rPr>
        <w:t xml:space="preserve"> CNN algorithm</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597DDF">
      <w:pPr>
        <w:spacing w:line="480" w:lineRule="auto"/>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472679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6A81E30"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our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present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C92291">
        <w:rPr>
          <w:rFonts w:ascii="Times New Roman" w:hAnsi="Times New Roman" w:cs="Times New Roman"/>
          <w:kern w:val="0"/>
          <w:sz w:val="22"/>
        </w:rPr>
        <w:t xml:space="preserve">our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than that of physicians. </w:t>
      </w:r>
    </w:p>
    <w:p w14:paraId="747E001E" w14:textId="08675E69"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our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BEDAF96"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227A65">
        <w:rPr>
          <w:rFonts w:ascii="Times New Roman" w:hAnsi="Times New Roman" w:cs="Times New Roman"/>
          <w:kern w:val="0"/>
          <w:sz w:val="22"/>
        </w:rPr>
        <w:t xml:space="preserve">the waveform, generated by this CNN algorithm, were similar to that of typical myopathy, neuropathy, and normal waveforms. </w:t>
      </w:r>
      <w:r w:rsidRPr="00403721">
        <w:rPr>
          <w:rFonts w:ascii="Times New Roman" w:hAnsi="Times New Roman" w:cs="Times New Roman"/>
          <w:kern w:val="0"/>
          <w:sz w:val="22"/>
        </w:rPr>
        <w:t>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00227A65">
        <w:rPr>
          <w:rFonts w:ascii="Times New Roman" w:hAnsi="Times New Roman" w:cs="Times New Roman"/>
          <w:kern w:val="0"/>
          <w:sz w:val="22"/>
        </w:rPr>
        <w:t>; f</w:t>
      </w:r>
      <w:r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00B02EAE">
        <w:rPr>
          <w:rFonts w:ascii="Times New Roman" w:hAnsi="Times New Roman" w:cs="Times New Roman"/>
          <w:kern w:val="0"/>
          <w:sz w:val="22"/>
        </w:rPr>
        <w:t>, i</w:t>
      </w:r>
      <w:r w:rsidRPr="00403721">
        <w:rPr>
          <w:rFonts w:ascii="Times New Roman" w:hAnsi="Times New Roman" w:cs="Times New Roman"/>
          <w:kern w:val="0"/>
          <w:sz w:val="22"/>
        </w:rPr>
        <w:t xml:space="preserve">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F97E70">
        <w:rPr>
          <w:rFonts w:ascii="Times New Roman" w:hAnsi="Times New Roman" w:cs="Times New Roman"/>
          <w:kern w:val="0"/>
          <w:sz w:val="22"/>
        </w:rPr>
        <w:t xml:space="preserve"> </w:t>
      </w:r>
    </w:p>
    <w:p w14:paraId="02FF0EC2" w14:textId="77777777" w:rsidR="00700B92" w:rsidRPr="00403721" w:rsidRDefault="00ED1B2F" w:rsidP="00C9032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5FE4B506"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lastRenderedPageBreak/>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2"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3"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AB840E" w14:textId="77777777" w:rsidR="00EB1EC0" w:rsidRDefault="00EB1EC0" w:rsidP="00AC49F5">
      <w:pPr>
        <w:spacing w:after="0" w:line="240" w:lineRule="auto"/>
      </w:pPr>
      <w:r>
        <w:separator/>
      </w:r>
    </w:p>
  </w:endnote>
  <w:endnote w:type="continuationSeparator" w:id="0">
    <w:p w14:paraId="302E4E64" w14:textId="77777777" w:rsidR="00EB1EC0" w:rsidRDefault="00EB1EC0"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E8DDA" w14:textId="77777777" w:rsidR="00EB1EC0" w:rsidRDefault="00EB1EC0" w:rsidP="00AC49F5">
      <w:pPr>
        <w:spacing w:after="0" w:line="240" w:lineRule="auto"/>
      </w:pPr>
      <w:r>
        <w:separator/>
      </w:r>
    </w:p>
  </w:footnote>
  <w:footnote w:type="continuationSeparator" w:id="0">
    <w:p w14:paraId="400A0BD6" w14:textId="77777777" w:rsidR="00EB1EC0" w:rsidRDefault="00EB1EC0"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5CA5"/>
    <w:rsid w:val="00007F20"/>
    <w:rsid w:val="00011A04"/>
    <w:rsid w:val="00011F77"/>
    <w:rsid w:val="00013064"/>
    <w:rsid w:val="000137BF"/>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181"/>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073E9"/>
    <w:rsid w:val="00111DB1"/>
    <w:rsid w:val="00111E9D"/>
    <w:rsid w:val="00113173"/>
    <w:rsid w:val="0011793F"/>
    <w:rsid w:val="00122005"/>
    <w:rsid w:val="00122DE8"/>
    <w:rsid w:val="0012386D"/>
    <w:rsid w:val="00123CBF"/>
    <w:rsid w:val="00124818"/>
    <w:rsid w:val="001259EC"/>
    <w:rsid w:val="00130FA0"/>
    <w:rsid w:val="00132055"/>
    <w:rsid w:val="001337E5"/>
    <w:rsid w:val="00133CCE"/>
    <w:rsid w:val="00133EE6"/>
    <w:rsid w:val="00134237"/>
    <w:rsid w:val="00136C03"/>
    <w:rsid w:val="00137918"/>
    <w:rsid w:val="00137E02"/>
    <w:rsid w:val="00140E70"/>
    <w:rsid w:val="00140F98"/>
    <w:rsid w:val="00143781"/>
    <w:rsid w:val="00144588"/>
    <w:rsid w:val="001454CA"/>
    <w:rsid w:val="001472A0"/>
    <w:rsid w:val="0015138A"/>
    <w:rsid w:val="001515DE"/>
    <w:rsid w:val="00151668"/>
    <w:rsid w:val="0015353C"/>
    <w:rsid w:val="00153A78"/>
    <w:rsid w:val="00153B80"/>
    <w:rsid w:val="001546AC"/>
    <w:rsid w:val="00154FAF"/>
    <w:rsid w:val="00156DB0"/>
    <w:rsid w:val="001579B4"/>
    <w:rsid w:val="00157B76"/>
    <w:rsid w:val="00160C9F"/>
    <w:rsid w:val="00162F8E"/>
    <w:rsid w:val="00165EED"/>
    <w:rsid w:val="00166AAC"/>
    <w:rsid w:val="0017105E"/>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56C4"/>
    <w:rsid w:val="00186016"/>
    <w:rsid w:val="001861B1"/>
    <w:rsid w:val="00186E7A"/>
    <w:rsid w:val="00190002"/>
    <w:rsid w:val="0019309E"/>
    <w:rsid w:val="00195475"/>
    <w:rsid w:val="001954EA"/>
    <w:rsid w:val="00196D46"/>
    <w:rsid w:val="0019789B"/>
    <w:rsid w:val="001978D3"/>
    <w:rsid w:val="001A0329"/>
    <w:rsid w:val="001A1955"/>
    <w:rsid w:val="001A1A81"/>
    <w:rsid w:val="001A2233"/>
    <w:rsid w:val="001A337C"/>
    <w:rsid w:val="001A339B"/>
    <w:rsid w:val="001A33E6"/>
    <w:rsid w:val="001A3CFD"/>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262"/>
    <w:rsid w:val="001D6A96"/>
    <w:rsid w:val="001D6C3D"/>
    <w:rsid w:val="001D70A0"/>
    <w:rsid w:val="001E00BA"/>
    <w:rsid w:val="001E1BEE"/>
    <w:rsid w:val="001E2846"/>
    <w:rsid w:val="001E5541"/>
    <w:rsid w:val="001E5FAA"/>
    <w:rsid w:val="001F0E28"/>
    <w:rsid w:val="001F0EC2"/>
    <w:rsid w:val="001F182A"/>
    <w:rsid w:val="001F41DF"/>
    <w:rsid w:val="001F5949"/>
    <w:rsid w:val="001F799A"/>
    <w:rsid w:val="001F7D79"/>
    <w:rsid w:val="00201406"/>
    <w:rsid w:val="002022B2"/>
    <w:rsid w:val="0020261F"/>
    <w:rsid w:val="00202B1B"/>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27A65"/>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5D44"/>
    <w:rsid w:val="002762BA"/>
    <w:rsid w:val="00280A00"/>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39D"/>
    <w:rsid w:val="002C443B"/>
    <w:rsid w:val="002C60BA"/>
    <w:rsid w:val="002C660E"/>
    <w:rsid w:val="002D0DE4"/>
    <w:rsid w:val="002D4FE0"/>
    <w:rsid w:val="002D5026"/>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14EC"/>
    <w:rsid w:val="00341C77"/>
    <w:rsid w:val="00341F8A"/>
    <w:rsid w:val="0034210F"/>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3C1"/>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8F4"/>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1CB1"/>
    <w:rsid w:val="004027E5"/>
    <w:rsid w:val="00403721"/>
    <w:rsid w:val="00403D69"/>
    <w:rsid w:val="00404151"/>
    <w:rsid w:val="004047ED"/>
    <w:rsid w:val="00404900"/>
    <w:rsid w:val="0040546F"/>
    <w:rsid w:val="004055E6"/>
    <w:rsid w:val="0040647F"/>
    <w:rsid w:val="0040696A"/>
    <w:rsid w:val="004076A4"/>
    <w:rsid w:val="00411333"/>
    <w:rsid w:val="004115ED"/>
    <w:rsid w:val="004118FB"/>
    <w:rsid w:val="0041219B"/>
    <w:rsid w:val="00415315"/>
    <w:rsid w:val="00415B0A"/>
    <w:rsid w:val="00415EF7"/>
    <w:rsid w:val="00420793"/>
    <w:rsid w:val="004208B9"/>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EEE"/>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3200"/>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E0313"/>
    <w:rsid w:val="004E1C33"/>
    <w:rsid w:val="004E247B"/>
    <w:rsid w:val="004E2EAF"/>
    <w:rsid w:val="004E30F9"/>
    <w:rsid w:val="004E3732"/>
    <w:rsid w:val="004E584E"/>
    <w:rsid w:val="004E5DEB"/>
    <w:rsid w:val="004E6535"/>
    <w:rsid w:val="004E75C5"/>
    <w:rsid w:val="004F2BBB"/>
    <w:rsid w:val="004F303C"/>
    <w:rsid w:val="004F3F4A"/>
    <w:rsid w:val="004F560E"/>
    <w:rsid w:val="00500C1B"/>
    <w:rsid w:val="005026CB"/>
    <w:rsid w:val="00503352"/>
    <w:rsid w:val="00505E1C"/>
    <w:rsid w:val="005061BE"/>
    <w:rsid w:val="00511642"/>
    <w:rsid w:val="00512B19"/>
    <w:rsid w:val="00513BE4"/>
    <w:rsid w:val="00514134"/>
    <w:rsid w:val="005141A5"/>
    <w:rsid w:val="005144B1"/>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4E14"/>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8A2"/>
    <w:rsid w:val="005468C6"/>
    <w:rsid w:val="00546DBF"/>
    <w:rsid w:val="005521B3"/>
    <w:rsid w:val="0055380A"/>
    <w:rsid w:val="00553AE1"/>
    <w:rsid w:val="005565B1"/>
    <w:rsid w:val="0055747E"/>
    <w:rsid w:val="005635DA"/>
    <w:rsid w:val="00563CCF"/>
    <w:rsid w:val="00564DF0"/>
    <w:rsid w:val="005657E3"/>
    <w:rsid w:val="0056581D"/>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97DDF"/>
    <w:rsid w:val="005A2F8F"/>
    <w:rsid w:val="005A5393"/>
    <w:rsid w:val="005A5604"/>
    <w:rsid w:val="005A5A03"/>
    <w:rsid w:val="005A5DD8"/>
    <w:rsid w:val="005A6D34"/>
    <w:rsid w:val="005B0E46"/>
    <w:rsid w:val="005B1459"/>
    <w:rsid w:val="005B175E"/>
    <w:rsid w:val="005B300C"/>
    <w:rsid w:val="005B4475"/>
    <w:rsid w:val="005B61E2"/>
    <w:rsid w:val="005B6254"/>
    <w:rsid w:val="005B7567"/>
    <w:rsid w:val="005B7E9B"/>
    <w:rsid w:val="005C23AC"/>
    <w:rsid w:val="005C30A2"/>
    <w:rsid w:val="005C5235"/>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0810"/>
    <w:rsid w:val="00611809"/>
    <w:rsid w:val="00611965"/>
    <w:rsid w:val="00613977"/>
    <w:rsid w:val="00614329"/>
    <w:rsid w:val="006153DD"/>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2895"/>
    <w:rsid w:val="006447D0"/>
    <w:rsid w:val="006501B6"/>
    <w:rsid w:val="00651DA2"/>
    <w:rsid w:val="00652DEB"/>
    <w:rsid w:val="00654490"/>
    <w:rsid w:val="00655612"/>
    <w:rsid w:val="00656C49"/>
    <w:rsid w:val="006608BD"/>
    <w:rsid w:val="00660B03"/>
    <w:rsid w:val="00661BE8"/>
    <w:rsid w:val="00662114"/>
    <w:rsid w:val="00664A13"/>
    <w:rsid w:val="00665343"/>
    <w:rsid w:val="0066629A"/>
    <w:rsid w:val="006669DD"/>
    <w:rsid w:val="00667E73"/>
    <w:rsid w:val="00671286"/>
    <w:rsid w:val="00672AE5"/>
    <w:rsid w:val="00673C92"/>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67DA"/>
    <w:rsid w:val="006A7830"/>
    <w:rsid w:val="006A7855"/>
    <w:rsid w:val="006B0176"/>
    <w:rsid w:val="006B11EA"/>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4C52"/>
    <w:rsid w:val="006C7EBB"/>
    <w:rsid w:val="006D0509"/>
    <w:rsid w:val="006D2ED9"/>
    <w:rsid w:val="006D3286"/>
    <w:rsid w:val="006D3EB0"/>
    <w:rsid w:val="006D6F90"/>
    <w:rsid w:val="006D72CD"/>
    <w:rsid w:val="006D73C3"/>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583"/>
    <w:rsid w:val="00752677"/>
    <w:rsid w:val="0075329E"/>
    <w:rsid w:val="007558A7"/>
    <w:rsid w:val="00756092"/>
    <w:rsid w:val="0076063C"/>
    <w:rsid w:val="00760933"/>
    <w:rsid w:val="00761E44"/>
    <w:rsid w:val="00762F12"/>
    <w:rsid w:val="00763015"/>
    <w:rsid w:val="007645FF"/>
    <w:rsid w:val="007647C7"/>
    <w:rsid w:val="007649AB"/>
    <w:rsid w:val="0076602F"/>
    <w:rsid w:val="007667FA"/>
    <w:rsid w:val="0077090E"/>
    <w:rsid w:val="00772645"/>
    <w:rsid w:val="00773332"/>
    <w:rsid w:val="0077494D"/>
    <w:rsid w:val="007756F3"/>
    <w:rsid w:val="00777018"/>
    <w:rsid w:val="007772E0"/>
    <w:rsid w:val="0078086D"/>
    <w:rsid w:val="00781426"/>
    <w:rsid w:val="00782EBE"/>
    <w:rsid w:val="007835D4"/>
    <w:rsid w:val="00783C32"/>
    <w:rsid w:val="007843C7"/>
    <w:rsid w:val="00784D09"/>
    <w:rsid w:val="00790B64"/>
    <w:rsid w:val="00791E8C"/>
    <w:rsid w:val="00791FC8"/>
    <w:rsid w:val="007948F3"/>
    <w:rsid w:val="007948F6"/>
    <w:rsid w:val="00794C37"/>
    <w:rsid w:val="00795662"/>
    <w:rsid w:val="00795AEC"/>
    <w:rsid w:val="00796158"/>
    <w:rsid w:val="0079647F"/>
    <w:rsid w:val="007A1B91"/>
    <w:rsid w:val="007A2DC3"/>
    <w:rsid w:val="007A4C31"/>
    <w:rsid w:val="007B11BC"/>
    <w:rsid w:val="007B1513"/>
    <w:rsid w:val="007B25EA"/>
    <w:rsid w:val="007B321E"/>
    <w:rsid w:val="007B63BE"/>
    <w:rsid w:val="007B7121"/>
    <w:rsid w:val="007C0381"/>
    <w:rsid w:val="007C0E73"/>
    <w:rsid w:val="007C1619"/>
    <w:rsid w:val="007C1C9C"/>
    <w:rsid w:val="007C2E3A"/>
    <w:rsid w:val="007C349F"/>
    <w:rsid w:val="007C5688"/>
    <w:rsid w:val="007D156F"/>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E3D"/>
    <w:rsid w:val="00834EFF"/>
    <w:rsid w:val="008361CE"/>
    <w:rsid w:val="00837372"/>
    <w:rsid w:val="008406E8"/>
    <w:rsid w:val="00843C01"/>
    <w:rsid w:val="00843EA0"/>
    <w:rsid w:val="00844ABF"/>
    <w:rsid w:val="0084605D"/>
    <w:rsid w:val="0084682A"/>
    <w:rsid w:val="00847F4A"/>
    <w:rsid w:val="0085038C"/>
    <w:rsid w:val="00852352"/>
    <w:rsid w:val="00852359"/>
    <w:rsid w:val="00853D97"/>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2F04"/>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2AE"/>
    <w:rsid w:val="008D595D"/>
    <w:rsid w:val="008D7326"/>
    <w:rsid w:val="008E132F"/>
    <w:rsid w:val="008E2B1C"/>
    <w:rsid w:val="008E3469"/>
    <w:rsid w:val="008E3ACF"/>
    <w:rsid w:val="008E5F2B"/>
    <w:rsid w:val="008E6384"/>
    <w:rsid w:val="008E7221"/>
    <w:rsid w:val="008E77D3"/>
    <w:rsid w:val="008F03B9"/>
    <w:rsid w:val="008F0EBF"/>
    <w:rsid w:val="008F1308"/>
    <w:rsid w:val="008F18AA"/>
    <w:rsid w:val="008F2360"/>
    <w:rsid w:val="008F2E9B"/>
    <w:rsid w:val="008F3F49"/>
    <w:rsid w:val="008F431B"/>
    <w:rsid w:val="008F54AD"/>
    <w:rsid w:val="008F7CCB"/>
    <w:rsid w:val="009008A8"/>
    <w:rsid w:val="00902000"/>
    <w:rsid w:val="00902C98"/>
    <w:rsid w:val="009034DC"/>
    <w:rsid w:val="00905D9C"/>
    <w:rsid w:val="009060C6"/>
    <w:rsid w:val="00907E5F"/>
    <w:rsid w:val="009108AB"/>
    <w:rsid w:val="00910AA0"/>
    <w:rsid w:val="00911D96"/>
    <w:rsid w:val="00912887"/>
    <w:rsid w:val="00913924"/>
    <w:rsid w:val="00914CFB"/>
    <w:rsid w:val="0091595E"/>
    <w:rsid w:val="00916389"/>
    <w:rsid w:val="00916992"/>
    <w:rsid w:val="009203EA"/>
    <w:rsid w:val="0092062D"/>
    <w:rsid w:val="00920D9E"/>
    <w:rsid w:val="00920DCA"/>
    <w:rsid w:val="00920EED"/>
    <w:rsid w:val="00921DD7"/>
    <w:rsid w:val="0092323E"/>
    <w:rsid w:val="0092475E"/>
    <w:rsid w:val="00924A7C"/>
    <w:rsid w:val="00925725"/>
    <w:rsid w:val="00926FAB"/>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2888"/>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113A"/>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B77D2"/>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07A8"/>
    <w:rsid w:val="00A311EE"/>
    <w:rsid w:val="00A31CC8"/>
    <w:rsid w:val="00A333E7"/>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FF3"/>
    <w:rsid w:val="00A47591"/>
    <w:rsid w:val="00A50DC5"/>
    <w:rsid w:val="00A519D3"/>
    <w:rsid w:val="00A535A4"/>
    <w:rsid w:val="00A536B6"/>
    <w:rsid w:val="00A5375A"/>
    <w:rsid w:val="00A5430D"/>
    <w:rsid w:val="00A54DAC"/>
    <w:rsid w:val="00A554E6"/>
    <w:rsid w:val="00A577BB"/>
    <w:rsid w:val="00A61F3E"/>
    <w:rsid w:val="00A64B0D"/>
    <w:rsid w:val="00A64F01"/>
    <w:rsid w:val="00A660B0"/>
    <w:rsid w:val="00A677F6"/>
    <w:rsid w:val="00A70706"/>
    <w:rsid w:val="00A71276"/>
    <w:rsid w:val="00A72A9B"/>
    <w:rsid w:val="00A73809"/>
    <w:rsid w:val="00A743EA"/>
    <w:rsid w:val="00A751FD"/>
    <w:rsid w:val="00A757D1"/>
    <w:rsid w:val="00A7713D"/>
    <w:rsid w:val="00A77988"/>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96635"/>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19D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2EAE"/>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5A67"/>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F9A"/>
    <w:rsid w:val="00B71926"/>
    <w:rsid w:val="00B733B2"/>
    <w:rsid w:val="00B7372F"/>
    <w:rsid w:val="00B74649"/>
    <w:rsid w:val="00B76344"/>
    <w:rsid w:val="00B769F0"/>
    <w:rsid w:val="00B76FBA"/>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6C3D"/>
    <w:rsid w:val="00B976F2"/>
    <w:rsid w:val="00BA170C"/>
    <w:rsid w:val="00BA2B49"/>
    <w:rsid w:val="00BA38B4"/>
    <w:rsid w:val="00BA4232"/>
    <w:rsid w:val="00BA4730"/>
    <w:rsid w:val="00BA4FA7"/>
    <w:rsid w:val="00BB096E"/>
    <w:rsid w:val="00BB152E"/>
    <w:rsid w:val="00BB16C9"/>
    <w:rsid w:val="00BB30AE"/>
    <w:rsid w:val="00BB4FE4"/>
    <w:rsid w:val="00BB5514"/>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0F24"/>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62E2"/>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4D32"/>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379BB"/>
    <w:rsid w:val="00C4267D"/>
    <w:rsid w:val="00C430D7"/>
    <w:rsid w:val="00C44389"/>
    <w:rsid w:val="00C464AF"/>
    <w:rsid w:val="00C5039A"/>
    <w:rsid w:val="00C523AD"/>
    <w:rsid w:val="00C528D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324"/>
    <w:rsid w:val="00C905AB"/>
    <w:rsid w:val="00C92141"/>
    <w:rsid w:val="00C92291"/>
    <w:rsid w:val="00C936B6"/>
    <w:rsid w:val="00C93ADF"/>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54DB"/>
    <w:rsid w:val="00D760EE"/>
    <w:rsid w:val="00D809C6"/>
    <w:rsid w:val="00D81A59"/>
    <w:rsid w:val="00D85141"/>
    <w:rsid w:val="00D854CE"/>
    <w:rsid w:val="00D8720B"/>
    <w:rsid w:val="00D87B22"/>
    <w:rsid w:val="00D90550"/>
    <w:rsid w:val="00D9264A"/>
    <w:rsid w:val="00D92BD2"/>
    <w:rsid w:val="00D9541B"/>
    <w:rsid w:val="00D958E2"/>
    <w:rsid w:val="00D961E1"/>
    <w:rsid w:val="00D976B0"/>
    <w:rsid w:val="00D9787C"/>
    <w:rsid w:val="00DA0049"/>
    <w:rsid w:val="00DA48FC"/>
    <w:rsid w:val="00DA5C61"/>
    <w:rsid w:val="00DB2B73"/>
    <w:rsid w:val="00DB3C6D"/>
    <w:rsid w:val="00DB50CE"/>
    <w:rsid w:val="00DB6164"/>
    <w:rsid w:val="00DB6694"/>
    <w:rsid w:val="00DC0408"/>
    <w:rsid w:val="00DC0906"/>
    <w:rsid w:val="00DC19C5"/>
    <w:rsid w:val="00DC1A80"/>
    <w:rsid w:val="00DC27B4"/>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989"/>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9C"/>
    <w:rsid w:val="00E536D4"/>
    <w:rsid w:val="00E56B3B"/>
    <w:rsid w:val="00E607BC"/>
    <w:rsid w:val="00E619D2"/>
    <w:rsid w:val="00E63E47"/>
    <w:rsid w:val="00E6455A"/>
    <w:rsid w:val="00E64B1B"/>
    <w:rsid w:val="00E673BF"/>
    <w:rsid w:val="00E67609"/>
    <w:rsid w:val="00E67BA9"/>
    <w:rsid w:val="00E71D58"/>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655"/>
    <w:rsid w:val="00EA6DD2"/>
    <w:rsid w:val="00EB01E8"/>
    <w:rsid w:val="00EB1EC0"/>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611"/>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AE8"/>
    <w:rsid w:val="00F30C09"/>
    <w:rsid w:val="00F31E94"/>
    <w:rsid w:val="00F33530"/>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364C"/>
    <w:rsid w:val="00F53841"/>
    <w:rsid w:val="00F53E34"/>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5471"/>
    <w:rsid w:val="00F9581C"/>
    <w:rsid w:val="00F95A46"/>
    <w:rsid w:val="00F97E70"/>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20</TotalTime>
  <Pages>24</Pages>
  <Words>5175</Words>
  <Characters>29501</Characters>
  <Application>Microsoft Office Word</Application>
  <DocSecurity>0</DocSecurity>
  <Lines>245</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822</cp:revision>
  <dcterms:created xsi:type="dcterms:W3CDTF">2021-11-30T07:50:00Z</dcterms:created>
  <dcterms:modified xsi:type="dcterms:W3CDTF">2022-01-17T00:19:00Z</dcterms:modified>
</cp:coreProperties>
</file>